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5875" w:rsidRDefault="009B5875">
      <w:pPr>
        <w:rPr>
          <w:sz w:val="32"/>
          <w:szCs w:val="32"/>
        </w:rPr>
      </w:pPr>
      <w:bookmarkStart w:id="0" w:name="_GoBack"/>
      <w:bookmarkEnd w:id="0"/>
    </w:p>
    <w:p w:rsidR="00421FF0" w:rsidRPr="009D79B5" w:rsidRDefault="00421FF0">
      <w:pPr>
        <w:rPr>
          <w:sz w:val="32"/>
          <w:szCs w:val="32"/>
          <w:lang w:val="en-US"/>
        </w:rPr>
      </w:pPr>
      <w:proofErr w:type="spellStart"/>
      <w:r w:rsidRPr="009D79B5">
        <w:rPr>
          <w:sz w:val="32"/>
          <w:szCs w:val="32"/>
          <w:lang w:val="en-US"/>
        </w:rPr>
        <w:t>Litteraturlista</w:t>
      </w:r>
      <w:proofErr w:type="spellEnd"/>
      <w:r w:rsidRPr="009D79B5">
        <w:rPr>
          <w:sz w:val="32"/>
          <w:szCs w:val="32"/>
          <w:lang w:val="en-US"/>
        </w:rPr>
        <w:t xml:space="preserve"> BNPS 2016-03-15</w:t>
      </w:r>
      <w:r w:rsidR="008F37F7" w:rsidRPr="009D79B5">
        <w:rPr>
          <w:sz w:val="32"/>
          <w:szCs w:val="32"/>
          <w:lang w:val="en-US"/>
        </w:rPr>
        <w:t xml:space="preserve"> </w:t>
      </w:r>
      <w:r>
        <w:rPr>
          <w:sz w:val="32"/>
          <w:szCs w:val="32"/>
        </w:rPr>
        <w:fldChar w:fldCharType="begin">
          <w:fldData xml:space="preserve">dGhvcj5IYXllcywgRGVpcmRyZTwvYXV0aG9yPjwvYXV0aG9ycz48L2NvbnRyaWJ1dG9ycz48dGl0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</w:fldData>
        </w:fldChar>
      </w:r>
      <w:r w:rsidR="009D79B5" w:rsidRPr="0083184E">
        <w:rPr>
          <w:sz w:val="32"/>
          <w:szCs w:val="32"/>
          <w:lang w:val="en-US"/>
        </w:rPr>
        <w:instrText xml:space="preserve"> ADDIN EN.CITE </w:instrText>
      </w:r>
      <w:r w:rsidR="009D79B5">
        <w:rPr>
          <w:sz w:val="32"/>
          <w:szCs w:val="32"/>
        </w:rPr>
        <w:fldChar w:fldCharType="begin">
          <w:fldData xml:space="preserve">PEVuZE5vdGU+PENpdGU+PEF1dGhvcj5XSE88L0F1dGhvcj48WWVhcj4yMDEwPC9ZZWFyPjxSZWNO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==
</w:fldData>
        </w:fldChar>
      </w:r>
      <w:r w:rsidR="009D79B5" w:rsidRPr="0083184E">
        <w:rPr>
          <w:sz w:val="32"/>
          <w:szCs w:val="32"/>
          <w:lang w:val="en-US"/>
        </w:rPr>
        <w:instrText xml:space="preserve"> ADDIN EN.CITE.DATA </w:instrText>
      </w:r>
      <w:r w:rsidR="009D79B5">
        <w:rPr>
          <w:sz w:val="32"/>
          <w:szCs w:val="32"/>
        </w:rPr>
      </w:r>
      <w:r w:rsidR="009D79B5">
        <w:rPr>
          <w:sz w:val="32"/>
          <w:szCs w:val="32"/>
        </w:rPr>
        <w:fldChar w:fldCharType="end"/>
      </w:r>
      <w:r w:rsidR="009D79B5">
        <w:rPr>
          <w:sz w:val="32"/>
          <w:szCs w:val="32"/>
        </w:rPr>
        <w:fldChar w:fldCharType="begin">
          <w:fldData xml:space="preserve">dGhvcj5IYXllcywgRGVpcmRyZTwvYXV0aG9yPjwvYXV0aG9ycz48L2NvbnRyaWJ1dG9ycz48dGl0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</w:fldData>
        </w:fldChar>
      </w:r>
      <w:r w:rsidR="009D79B5" w:rsidRPr="0083184E">
        <w:rPr>
          <w:sz w:val="32"/>
          <w:szCs w:val="32"/>
          <w:lang w:val="en-US"/>
        </w:rPr>
        <w:instrText xml:space="preserve"> ADDIN EN.CITE.DATA </w:instrText>
      </w:r>
      <w:r w:rsidR="009D79B5">
        <w:rPr>
          <w:sz w:val="32"/>
          <w:szCs w:val="32"/>
        </w:rPr>
      </w:r>
      <w:r w:rsidR="009D79B5">
        <w:rPr>
          <w:sz w:val="32"/>
          <w:szCs w:val="32"/>
        </w:rPr>
        <w:fldChar w:fldCharType="end"/>
      </w:r>
      <w:r>
        <w:rPr>
          <w:sz w:val="32"/>
          <w:szCs w:val="32"/>
        </w:rPr>
      </w:r>
      <w:r>
        <w:rPr>
          <w:sz w:val="32"/>
          <w:szCs w:val="32"/>
        </w:rPr>
        <w:fldChar w:fldCharType="separate"/>
      </w:r>
      <w:r w:rsidR="009D79B5" w:rsidRPr="0083184E">
        <w:rPr>
          <w:noProof/>
          <w:sz w:val="32"/>
          <w:szCs w:val="32"/>
          <w:lang w:val="en-US"/>
        </w:rPr>
        <w:t>[</w:t>
      </w:r>
      <w:hyperlink w:anchor="_ENREF_1" w:tooltip="WHO, 2010 #673" w:history="1">
        <w:r w:rsidR="009D79B5" w:rsidRPr="0083184E">
          <w:rPr>
            <w:noProof/>
            <w:sz w:val="32"/>
            <w:szCs w:val="32"/>
            <w:lang w:val="en-US"/>
          </w:rPr>
          <w:t>1-33</w:t>
        </w:r>
      </w:hyperlink>
      <w:r w:rsidR="009D79B5" w:rsidRPr="0083184E">
        <w:rPr>
          <w:noProof/>
          <w:sz w:val="32"/>
          <w:szCs w:val="32"/>
          <w:lang w:val="en-US"/>
        </w:rPr>
        <w:t>]</w:t>
      </w:r>
      <w:r>
        <w:rPr>
          <w:sz w:val="32"/>
          <w:szCs w:val="32"/>
        </w:rPr>
        <w:fldChar w:fldCharType="end"/>
      </w:r>
    </w:p>
    <w:p w:rsidR="00421FF0" w:rsidRPr="009D79B5" w:rsidRDefault="00421FF0">
      <w:pPr>
        <w:rPr>
          <w:sz w:val="32"/>
          <w:szCs w:val="32"/>
          <w:lang w:val="en-US"/>
        </w:rPr>
      </w:pPr>
    </w:p>
    <w:p w:rsidR="009D79B5" w:rsidRPr="009D79B5" w:rsidRDefault="00421FF0" w:rsidP="009D79B5">
      <w:pPr>
        <w:pStyle w:val="EndNoteBibliography"/>
        <w:spacing w:after="0"/>
        <w:ind w:left="720" w:hanging="720"/>
      </w:pPr>
      <w:r>
        <w:rPr>
          <w:sz w:val="32"/>
          <w:szCs w:val="32"/>
        </w:rPr>
        <w:fldChar w:fldCharType="begin"/>
      </w:r>
      <w:r>
        <w:rPr>
          <w:sz w:val="32"/>
          <w:szCs w:val="32"/>
        </w:rPr>
        <w:instrText xml:space="preserve"> ADDIN EN.REFLIST </w:instrText>
      </w:r>
      <w:r>
        <w:rPr>
          <w:sz w:val="32"/>
          <w:szCs w:val="32"/>
        </w:rPr>
        <w:fldChar w:fldCharType="separate"/>
      </w:r>
      <w:bookmarkStart w:id="1" w:name="_ENREF_1"/>
      <w:r w:rsidR="009D79B5" w:rsidRPr="009D79B5">
        <w:t>1.</w:t>
      </w:r>
      <w:r w:rsidR="009D79B5" w:rsidRPr="009D79B5">
        <w:tab/>
        <w:t xml:space="preserve">WHO, </w:t>
      </w:r>
      <w:r w:rsidR="009D79B5" w:rsidRPr="009D79B5">
        <w:rPr>
          <w:i/>
        </w:rPr>
        <w:t>International Classification of Functioning, Disability and Health,  Children &amp; Youth version (ICF-CY)</w:t>
      </w:r>
      <w:r w:rsidR="009D79B5" w:rsidRPr="009D79B5">
        <w:t>. 2010, Geneva, Switzerland: World Health Organization.</w:t>
      </w:r>
      <w:bookmarkEnd w:id="1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" w:name="_ENREF_2"/>
      <w:r w:rsidRPr="009D79B5">
        <w:t>2.</w:t>
      </w:r>
      <w:r w:rsidRPr="009D79B5">
        <w:tab/>
        <w:t xml:space="preserve">Meck, W.H., ed. </w:t>
      </w:r>
      <w:r w:rsidRPr="009D79B5">
        <w:rPr>
          <w:i/>
        </w:rPr>
        <w:t>Functional and Neural Mechanisms of Interval Timing</w:t>
      </w:r>
      <w:r w:rsidRPr="009D79B5">
        <w:t>. 2003, Methods and new frontiers in neuroscience, CRC Press LLC: Washington, D.C.</w:t>
      </w:r>
      <w:bookmarkEnd w:id="2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3" w:name="_ENREF_3"/>
      <w:r w:rsidRPr="009D79B5">
        <w:t>3.</w:t>
      </w:r>
      <w:r w:rsidRPr="009D79B5">
        <w:tab/>
        <w:t xml:space="preserve">Meck, W.H. and A.M. Benson, </w:t>
      </w:r>
      <w:r w:rsidRPr="009D79B5">
        <w:rPr>
          <w:i/>
        </w:rPr>
        <w:t>Dissecting the Brains Internal Clock: How Fronto- Striatal Circuitry Keps Time and Shifts Attention.</w:t>
      </w:r>
      <w:r w:rsidRPr="009D79B5">
        <w:t xml:space="preserve"> Brain and Cognition, 2002. </w:t>
      </w:r>
      <w:r w:rsidRPr="009D79B5">
        <w:rPr>
          <w:b/>
        </w:rPr>
        <w:t>48</w:t>
      </w:r>
      <w:r w:rsidRPr="009D79B5">
        <w:t>: p. 195 - 211.</w:t>
      </w:r>
      <w:bookmarkEnd w:id="3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4" w:name="_ENREF_4"/>
      <w:r w:rsidRPr="009D79B5">
        <w:t>4.</w:t>
      </w:r>
      <w:r w:rsidRPr="009D79B5">
        <w:tab/>
        <w:t xml:space="preserve">Eisler, A. and H. Eisler, </w:t>
      </w:r>
      <w:r w:rsidRPr="009D79B5">
        <w:rPr>
          <w:i/>
        </w:rPr>
        <w:t>Experienced speed of time in durations of known and unknown length.</w:t>
      </w:r>
      <w:r w:rsidRPr="009D79B5">
        <w:t xml:space="preserve"> NeuroQantology, 2009. </w:t>
      </w:r>
      <w:r w:rsidRPr="009D79B5">
        <w:rPr>
          <w:b/>
        </w:rPr>
        <w:t>7</w:t>
      </w:r>
      <w:r w:rsidRPr="009D79B5">
        <w:t>(1): p. 66-76.</w:t>
      </w:r>
      <w:bookmarkEnd w:id="4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5" w:name="_ENREF_5"/>
      <w:r w:rsidRPr="009D79B5">
        <w:t>5.</w:t>
      </w:r>
      <w:r w:rsidRPr="009D79B5">
        <w:tab/>
        <w:t xml:space="preserve">Eisler, A.D., </w:t>
      </w:r>
      <w:r w:rsidRPr="009D79B5">
        <w:rPr>
          <w:i/>
        </w:rPr>
        <w:t>Time Perception: Theoretical considerations and empirical studies of the influence of gender, age and culture on subjective duration</w:t>
      </w:r>
      <w:r w:rsidRPr="009D79B5">
        <w:t xml:space="preserve">, in </w:t>
      </w:r>
      <w:r w:rsidRPr="009D79B5">
        <w:rPr>
          <w:i/>
        </w:rPr>
        <w:t>Department of Psychology</w:t>
      </w:r>
      <w:r w:rsidRPr="009D79B5">
        <w:t>. 1993, Stockholm University.</w:t>
      </w:r>
      <w:bookmarkEnd w:id="5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6" w:name="_ENREF_6"/>
      <w:r w:rsidRPr="009D79B5">
        <w:t>6.</w:t>
      </w:r>
      <w:r w:rsidRPr="009D79B5">
        <w:tab/>
        <w:t xml:space="preserve">Kylén, G., </w:t>
      </w:r>
      <w:r w:rsidRPr="009D79B5">
        <w:rPr>
          <w:i/>
        </w:rPr>
        <w:t>Tidsupplevelse [Time perception]</w:t>
      </w:r>
      <w:r w:rsidRPr="009D79B5">
        <w:t>. 1984, ala-spec-ped HLS: Stockholm. p. 14.</w:t>
      </w:r>
      <w:bookmarkEnd w:id="6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7" w:name="_ENREF_7"/>
      <w:r w:rsidRPr="0083184E">
        <w:rPr>
          <w:lang w:val="sv-SE"/>
        </w:rPr>
        <w:t>7.</w:t>
      </w:r>
      <w:r w:rsidRPr="0083184E">
        <w:rPr>
          <w:lang w:val="sv-SE"/>
        </w:rPr>
        <w:tab/>
        <w:t xml:space="preserve">Kylén, G., </w:t>
      </w:r>
      <w:r w:rsidRPr="0083184E">
        <w:rPr>
          <w:i/>
          <w:lang w:val="sv-SE"/>
        </w:rPr>
        <w:t>Begåvning och begåvningshandikapp</w:t>
      </w:r>
      <w:r w:rsidRPr="0083184E">
        <w:rPr>
          <w:lang w:val="sv-SE"/>
        </w:rPr>
        <w:t xml:space="preserve">. </w:t>
      </w:r>
      <w:r w:rsidRPr="009D79B5">
        <w:t>1997, Stiftelsen ala, Handikappinstitutet: Stockholm.</w:t>
      </w:r>
      <w:bookmarkEnd w:id="7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8" w:name="_ENREF_8"/>
      <w:r w:rsidRPr="009D79B5">
        <w:t>8.</w:t>
      </w:r>
      <w:r w:rsidRPr="009D79B5">
        <w:tab/>
        <w:t xml:space="preserve">DSM-5, A.P.A., </w:t>
      </w:r>
      <w:r w:rsidRPr="009D79B5">
        <w:rPr>
          <w:i/>
        </w:rPr>
        <w:t>Diagnostic and statistical manual of mental disorders.</w:t>
      </w:r>
      <w:r w:rsidRPr="009D79B5">
        <w:t xml:space="preserve"> Arlington: American Psychiatric Publishing, 2013.</w:t>
      </w:r>
      <w:bookmarkEnd w:id="8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9" w:name="_ENREF_9"/>
      <w:r w:rsidRPr="009D79B5">
        <w:t>9.</w:t>
      </w:r>
      <w:r w:rsidRPr="009D79B5">
        <w:tab/>
        <w:t xml:space="preserve">Smith, A., et al., </w:t>
      </w:r>
      <w:r w:rsidRPr="009D79B5">
        <w:rPr>
          <w:i/>
        </w:rPr>
        <w:t>Evidence for a pure time perception deficit in children with ADHD.</w:t>
      </w:r>
      <w:r w:rsidRPr="009D79B5">
        <w:t xml:space="preserve"> J Child Psychol Psychiatry, 2002. </w:t>
      </w:r>
      <w:r w:rsidRPr="009D79B5">
        <w:rPr>
          <w:b/>
        </w:rPr>
        <w:t>43</w:t>
      </w:r>
      <w:r w:rsidRPr="009D79B5">
        <w:t>(4): p. 529-42.</w:t>
      </w:r>
      <w:bookmarkEnd w:id="9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0" w:name="_ENREF_10"/>
      <w:r w:rsidRPr="009D79B5">
        <w:t>10.</w:t>
      </w:r>
      <w:r w:rsidRPr="009D79B5">
        <w:tab/>
        <w:t xml:space="preserve">Barkley, R.A., et al., </w:t>
      </w:r>
      <w:r w:rsidRPr="009D79B5">
        <w:rPr>
          <w:i/>
        </w:rPr>
        <w:t>Sense of time in children with ADHD: Effects of duration, distraction, and stimulant medication.</w:t>
      </w:r>
      <w:r w:rsidRPr="009D79B5">
        <w:t xml:space="preserve"> J Int Neuropsychol Soc, 1997. </w:t>
      </w:r>
      <w:r w:rsidRPr="009D79B5">
        <w:rPr>
          <w:b/>
        </w:rPr>
        <w:t>3</w:t>
      </w:r>
      <w:r w:rsidRPr="009D79B5">
        <w:t>: p. 359-369.</w:t>
      </w:r>
      <w:bookmarkEnd w:id="10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1" w:name="_ENREF_11"/>
      <w:r w:rsidRPr="009D79B5">
        <w:t>11.</w:t>
      </w:r>
      <w:r w:rsidRPr="009D79B5">
        <w:tab/>
        <w:t xml:space="preserve">Willcutt, E., et al., </w:t>
      </w:r>
      <w:r w:rsidRPr="009D79B5">
        <w:rPr>
          <w:i/>
        </w:rPr>
        <w:t>Validity of the Executive Function Theory of Attention-Deficit/Hyperactivity Disorder: A Meta-Analytic Review.</w:t>
      </w:r>
      <w:r w:rsidRPr="009D79B5">
        <w:t xml:space="preserve"> Biological Psychiatry, 2005. </w:t>
      </w:r>
      <w:r w:rsidRPr="009D79B5">
        <w:rPr>
          <w:b/>
        </w:rPr>
        <w:t>57</w:t>
      </w:r>
      <w:r w:rsidRPr="009D79B5">
        <w:t xml:space="preserve">(11): p. </w:t>
      </w:r>
      <w:r w:rsidRPr="009D79B5">
        <w:rPr>
          <w:rFonts w:ascii="Times New Roman" w:hAnsi="Times New Roman" w:cs="Times New Roman"/>
        </w:rPr>
        <w:t>1336-1346</w:t>
      </w:r>
      <w:r w:rsidRPr="009D79B5">
        <w:t>.</w:t>
      </w:r>
      <w:bookmarkEnd w:id="11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2" w:name="_ENREF_12"/>
      <w:r w:rsidRPr="009D79B5">
        <w:t>12.</w:t>
      </w:r>
      <w:r w:rsidRPr="009D79B5">
        <w:tab/>
        <w:t xml:space="preserve">Rasmussen, P. and C. Gillberg, </w:t>
      </w:r>
      <w:r w:rsidRPr="009D79B5">
        <w:rPr>
          <w:i/>
        </w:rPr>
        <w:t>Natural outcome of ADHD with developmental coordination disorder at age 22 years: a controlled, longitudinal community-based study.</w:t>
      </w:r>
      <w:r w:rsidRPr="009D79B5">
        <w:t xml:space="preserve"> J Am Acad Child Adolesc Psychiatry, 2000. </w:t>
      </w:r>
      <w:r w:rsidRPr="009D79B5">
        <w:rPr>
          <w:b/>
        </w:rPr>
        <w:t>39</w:t>
      </w:r>
      <w:r w:rsidRPr="009D79B5">
        <w:t xml:space="preserve">(11): p. </w:t>
      </w:r>
      <w:r w:rsidRPr="009D79B5">
        <w:rPr>
          <w:rFonts w:ascii="Times New Roman" w:hAnsi="Times New Roman" w:cs="Times New Roman"/>
        </w:rPr>
        <w:t>1424-31</w:t>
      </w:r>
      <w:r w:rsidRPr="009D79B5">
        <w:t>.</w:t>
      </w:r>
      <w:bookmarkEnd w:id="12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3" w:name="_ENREF_13"/>
      <w:r w:rsidRPr="009D79B5">
        <w:t>13.</w:t>
      </w:r>
      <w:r w:rsidRPr="009D79B5">
        <w:tab/>
        <w:t xml:space="preserve">Adler, L. and H. Chua, </w:t>
      </w:r>
      <w:r w:rsidRPr="009D79B5">
        <w:rPr>
          <w:i/>
        </w:rPr>
        <w:t>Management of ADHD in adults.</w:t>
      </w:r>
      <w:r w:rsidRPr="009D79B5">
        <w:t xml:space="preserve"> Journal of Clinical Psychiatry, 2002. </w:t>
      </w:r>
      <w:r w:rsidRPr="009D79B5">
        <w:rPr>
          <w:b/>
        </w:rPr>
        <w:t>63</w:t>
      </w:r>
      <w:r w:rsidRPr="009D79B5">
        <w:t>((suppl 12)): p. 29-35.</w:t>
      </w:r>
      <w:bookmarkEnd w:id="13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4" w:name="_ENREF_14"/>
      <w:r w:rsidRPr="009D79B5">
        <w:t>14.</w:t>
      </w:r>
      <w:r w:rsidRPr="009D79B5">
        <w:tab/>
        <w:t xml:space="preserve">Valko, L., et al., </w:t>
      </w:r>
      <w:r w:rsidRPr="009D79B5">
        <w:rPr>
          <w:i/>
        </w:rPr>
        <w:t>Time processing in children and adults with ADHD.</w:t>
      </w:r>
      <w:r w:rsidRPr="009D79B5">
        <w:t xml:space="preserve"> </w:t>
      </w:r>
      <w:r w:rsidRPr="009D79B5">
        <w:rPr>
          <w:rFonts w:ascii="Times New Roman" w:hAnsi="Times New Roman" w:cs="Times New Roman"/>
          <w:u w:val="single"/>
        </w:rPr>
        <w:t>J Neural Transm</w:t>
      </w:r>
      <w:r w:rsidRPr="009D79B5">
        <w:t xml:space="preserve">, 2010. </w:t>
      </w:r>
      <w:r w:rsidRPr="009D79B5">
        <w:rPr>
          <w:b/>
        </w:rPr>
        <w:t>117</w:t>
      </w:r>
      <w:r w:rsidRPr="009D79B5">
        <w:t xml:space="preserve">(10): p. </w:t>
      </w:r>
      <w:r w:rsidRPr="009D79B5">
        <w:rPr>
          <w:rFonts w:ascii="Times New Roman" w:hAnsi="Times New Roman" w:cs="Times New Roman"/>
        </w:rPr>
        <w:t>1213-28</w:t>
      </w:r>
      <w:r w:rsidRPr="009D79B5">
        <w:t>.</w:t>
      </w:r>
      <w:bookmarkEnd w:id="14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5" w:name="_ENREF_15"/>
      <w:r w:rsidRPr="009D79B5">
        <w:t>15.</w:t>
      </w:r>
      <w:r w:rsidRPr="009D79B5">
        <w:tab/>
        <w:t xml:space="preserve">Castells, X., et al., </w:t>
      </w:r>
      <w:r w:rsidRPr="009D79B5">
        <w:rPr>
          <w:i/>
        </w:rPr>
        <w:t>Amphetamines for Attention Deficit Hyperactivity Disorder (ADHD) in adults.</w:t>
      </w:r>
      <w:r w:rsidRPr="009D79B5">
        <w:t xml:space="preserve"> Cochrane Database Syst Rev, 2011(6): p. CD007813.</w:t>
      </w:r>
      <w:bookmarkEnd w:id="15"/>
    </w:p>
    <w:p w:rsidR="009D79B5" w:rsidRPr="0083184E" w:rsidRDefault="009D79B5" w:rsidP="009D79B5">
      <w:pPr>
        <w:pStyle w:val="EndNoteBibliography"/>
        <w:spacing w:after="0"/>
        <w:ind w:left="720" w:hanging="720"/>
        <w:rPr>
          <w:lang w:val="sv-SE"/>
        </w:rPr>
      </w:pPr>
      <w:bookmarkStart w:id="16" w:name="_ENREF_16"/>
      <w:r w:rsidRPr="009D79B5">
        <w:t>16.</w:t>
      </w:r>
      <w:r w:rsidRPr="009D79B5">
        <w:tab/>
        <w:t xml:space="preserve">Carelli, M.G. and B. Wiberg, </w:t>
      </w:r>
      <w:r w:rsidRPr="009D79B5">
        <w:rPr>
          <w:i/>
        </w:rPr>
        <w:t>Time out of mind: temporal perspective in adults with ADHD.</w:t>
      </w:r>
      <w:r w:rsidRPr="009D79B5">
        <w:t xml:space="preserve"> </w:t>
      </w:r>
      <w:r w:rsidRPr="0083184E">
        <w:rPr>
          <w:lang w:val="sv-SE"/>
        </w:rPr>
        <w:t xml:space="preserve">J Atten Disord, 2012. </w:t>
      </w:r>
      <w:r w:rsidRPr="0083184E">
        <w:rPr>
          <w:b/>
          <w:lang w:val="sv-SE"/>
        </w:rPr>
        <w:t>16</w:t>
      </w:r>
      <w:r w:rsidRPr="0083184E">
        <w:rPr>
          <w:lang w:val="sv-SE"/>
        </w:rPr>
        <w:t>(6): p. 460-6.</w:t>
      </w:r>
      <w:bookmarkEnd w:id="16"/>
    </w:p>
    <w:p w:rsidR="009D79B5" w:rsidRPr="0083184E" w:rsidRDefault="009D79B5" w:rsidP="009D79B5">
      <w:pPr>
        <w:pStyle w:val="EndNoteBibliography"/>
        <w:spacing w:after="0"/>
        <w:ind w:left="720" w:hanging="720"/>
        <w:rPr>
          <w:lang w:val="sv-SE"/>
        </w:rPr>
      </w:pPr>
      <w:bookmarkStart w:id="17" w:name="_ENREF_17"/>
      <w:r w:rsidRPr="0083184E">
        <w:rPr>
          <w:lang w:val="sv-SE"/>
        </w:rPr>
        <w:t>17.</w:t>
      </w:r>
      <w:r w:rsidRPr="0083184E">
        <w:rPr>
          <w:lang w:val="sv-SE"/>
        </w:rPr>
        <w:tab/>
        <w:t xml:space="preserve">Janeslätt G. and A. Hayat Roshanay, </w:t>
      </w:r>
      <w:r w:rsidRPr="0083184E">
        <w:rPr>
          <w:i/>
          <w:lang w:val="sv-SE"/>
        </w:rPr>
        <w:t>Föräldraskap hos vuxna med ADHD eller Autismspektrumtillstånd, konsekvenser för barnet samt metoder för stöd. Systematisk kunskapsöversikt</w:t>
      </w:r>
      <w:r w:rsidRPr="0083184E">
        <w:rPr>
          <w:lang w:val="sv-SE"/>
        </w:rPr>
        <w:t>. 2015, Nationellt kompetenscentrum anhöriga (Nka).</w:t>
      </w:r>
      <w:bookmarkEnd w:id="17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8" w:name="_ENREF_18"/>
      <w:r w:rsidRPr="0083184E">
        <w:rPr>
          <w:lang w:val="sv-SE"/>
        </w:rPr>
        <w:t>18.</w:t>
      </w:r>
      <w:r w:rsidRPr="0083184E">
        <w:rPr>
          <w:lang w:val="sv-SE"/>
        </w:rPr>
        <w:tab/>
        <w:t xml:space="preserve">Langberg, J.M., J.N. Epstein, and A.J. Graham, </w:t>
      </w:r>
      <w:r w:rsidRPr="0083184E">
        <w:rPr>
          <w:i/>
          <w:lang w:val="sv-SE"/>
        </w:rPr>
        <w:t>Organizational-skills interventions in the treatment of ADHD.</w:t>
      </w:r>
      <w:r w:rsidRPr="0083184E">
        <w:rPr>
          <w:lang w:val="sv-SE"/>
        </w:rPr>
        <w:t xml:space="preserve"> </w:t>
      </w:r>
      <w:r w:rsidRPr="009D79B5">
        <w:t xml:space="preserve">Expert Rev Neurother 2008. </w:t>
      </w:r>
      <w:r w:rsidRPr="009D79B5">
        <w:rPr>
          <w:b/>
        </w:rPr>
        <w:t>8</w:t>
      </w:r>
      <w:r w:rsidRPr="009D79B5">
        <w:t>(10): p. 1549-61.</w:t>
      </w:r>
      <w:bookmarkEnd w:id="18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19" w:name="_ENREF_19"/>
      <w:r w:rsidRPr="009D79B5">
        <w:t>19.</w:t>
      </w:r>
      <w:r w:rsidRPr="009D79B5">
        <w:tab/>
        <w:t xml:space="preserve">Solanto, M.V., et al., </w:t>
      </w:r>
      <w:r w:rsidRPr="009D79B5">
        <w:rPr>
          <w:i/>
        </w:rPr>
        <w:t>Efficacy of meta-cognitive therapy for adult ADHD.</w:t>
      </w:r>
      <w:r w:rsidRPr="009D79B5">
        <w:t xml:space="preserve"> Am J Psychiatry, 2010. </w:t>
      </w:r>
      <w:r w:rsidRPr="009D79B5">
        <w:rPr>
          <w:b/>
        </w:rPr>
        <w:t>167</w:t>
      </w:r>
      <w:r w:rsidRPr="009D79B5">
        <w:t>(8): p. 958-68.</w:t>
      </w:r>
      <w:bookmarkEnd w:id="19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0" w:name="_ENREF_20"/>
      <w:r w:rsidRPr="009D79B5">
        <w:t>20.</w:t>
      </w:r>
      <w:r w:rsidRPr="009D79B5">
        <w:tab/>
        <w:t xml:space="preserve">Abikoff, H., et al., </w:t>
      </w:r>
      <w:r w:rsidRPr="009D79B5">
        <w:rPr>
          <w:i/>
        </w:rPr>
        <w:t>Remediating organizational functioning in children with ADHD: Immediate and long-term effects from a randomized controlled trial.</w:t>
      </w:r>
      <w:r w:rsidRPr="009D79B5">
        <w:t xml:space="preserve"> J Consult Clin Psychol, 2013. </w:t>
      </w:r>
      <w:r w:rsidRPr="009D79B5">
        <w:rPr>
          <w:b/>
        </w:rPr>
        <w:t>81</w:t>
      </w:r>
      <w:r w:rsidRPr="009D79B5">
        <w:t>(1): p. 113-128.</w:t>
      </w:r>
      <w:bookmarkEnd w:id="20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1" w:name="_ENREF_21"/>
      <w:r w:rsidRPr="009D79B5">
        <w:t>21.</w:t>
      </w:r>
      <w:r w:rsidRPr="009D79B5">
        <w:tab/>
        <w:t xml:space="preserve">Reis, S.M., J.M. McGuire, and T.W. Neu, </w:t>
      </w:r>
      <w:r w:rsidRPr="009D79B5">
        <w:rPr>
          <w:i/>
        </w:rPr>
        <w:t>Compensation Strategies Used by High-Ability Students With Learning Disabilities who Succeed In College.</w:t>
      </w:r>
      <w:r w:rsidRPr="009D79B5">
        <w:t xml:space="preserve"> Gift Child Q 2000. </w:t>
      </w:r>
      <w:r w:rsidRPr="009D79B5">
        <w:rPr>
          <w:b/>
        </w:rPr>
        <w:t>44</w:t>
      </w:r>
      <w:r w:rsidRPr="009D79B5">
        <w:t>: p. 123-134.</w:t>
      </w:r>
      <w:bookmarkEnd w:id="21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2" w:name="_ENREF_22"/>
      <w:r w:rsidRPr="009D79B5">
        <w:lastRenderedPageBreak/>
        <w:t>22.</w:t>
      </w:r>
      <w:r w:rsidRPr="009D79B5">
        <w:tab/>
        <w:t xml:space="preserve">Gillespie, A., C. Best, and B. O'Neill, </w:t>
      </w:r>
      <w:r w:rsidRPr="009D79B5">
        <w:rPr>
          <w:i/>
        </w:rPr>
        <w:t>Cognitive function and assistive technology for cognition: a systematic review.</w:t>
      </w:r>
      <w:r w:rsidRPr="009D79B5">
        <w:t xml:space="preserve"> J Int Neuropsychol Soc, 2012. </w:t>
      </w:r>
      <w:r w:rsidRPr="009D79B5">
        <w:rPr>
          <w:b/>
        </w:rPr>
        <w:t>18</w:t>
      </w:r>
      <w:r w:rsidRPr="009D79B5">
        <w:t>(1): p. 1-19.</w:t>
      </w:r>
      <w:bookmarkEnd w:id="22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3" w:name="_ENREF_23"/>
      <w:r w:rsidRPr="009D79B5">
        <w:t>23.</w:t>
      </w:r>
      <w:r w:rsidRPr="009D79B5">
        <w:tab/>
        <w:t xml:space="preserve">Lindstedt, H. and Õ. Umb-Carlsson, </w:t>
      </w:r>
      <w:r w:rsidRPr="009D79B5">
        <w:rPr>
          <w:i/>
        </w:rPr>
        <w:t>Cognitive assistive technology and professional support in everyday life for adults with ADHD.</w:t>
      </w:r>
      <w:r w:rsidRPr="009D79B5">
        <w:t xml:space="preserve"> Disability and Rehabilitation: Assistive Technology, 2013. </w:t>
      </w:r>
      <w:r w:rsidRPr="009D79B5">
        <w:rPr>
          <w:b/>
        </w:rPr>
        <w:t>8</w:t>
      </w:r>
      <w:r w:rsidRPr="009D79B5">
        <w:t>(5): p. 402-408.</w:t>
      </w:r>
      <w:bookmarkEnd w:id="23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4" w:name="_ENREF_24"/>
      <w:r w:rsidRPr="009D79B5">
        <w:t>24.</w:t>
      </w:r>
      <w:r w:rsidRPr="009D79B5">
        <w:tab/>
        <w:t xml:space="preserve">Janeslätt, G., et al., </w:t>
      </w:r>
      <w:r w:rsidRPr="009D79B5">
        <w:rPr>
          <w:i/>
        </w:rPr>
        <w:t>Patterns of time processing ability in children with and without developmental disabilities.</w:t>
      </w:r>
      <w:r w:rsidRPr="009D79B5">
        <w:t xml:space="preserve"> J Appl Res Intellect Disabil, 2010. </w:t>
      </w:r>
      <w:r w:rsidRPr="009D79B5">
        <w:rPr>
          <w:b/>
        </w:rPr>
        <w:t>23</w:t>
      </w:r>
      <w:r w:rsidRPr="009D79B5">
        <w:t>(3): p. 250-262.</w:t>
      </w:r>
      <w:bookmarkEnd w:id="24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5" w:name="_ENREF_25"/>
      <w:r w:rsidRPr="009D79B5">
        <w:t>25.</w:t>
      </w:r>
      <w:r w:rsidRPr="009D79B5">
        <w:tab/>
        <w:t xml:space="preserve">Janeslätt, G., A. Kottorp, and M. Granlund, </w:t>
      </w:r>
      <w:r w:rsidRPr="009D79B5">
        <w:rPr>
          <w:i/>
        </w:rPr>
        <w:t>Evaluating intervention with time aids in children with disabilities.</w:t>
      </w:r>
      <w:r w:rsidRPr="009D79B5">
        <w:t xml:space="preserve"> Scand J Occup Ther 2014. </w:t>
      </w:r>
      <w:r w:rsidRPr="009D79B5">
        <w:rPr>
          <w:b/>
        </w:rPr>
        <w:t>21</w:t>
      </w:r>
      <w:r w:rsidRPr="009D79B5">
        <w:t>(3): p. 181-190.</w:t>
      </w:r>
      <w:bookmarkEnd w:id="25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6" w:name="_ENREF_26"/>
      <w:r w:rsidRPr="009D79B5">
        <w:t>26.</w:t>
      </w:r>
      <w:r w:rsidRPr="009D79B5">
        <w:tab/>
        <w:t xml:space="preserve">Adolfsson, P., H. Lindstedt, and G. Janeslätt, </w:t>
      </w:r>
      <w:r w:rsidRPr="009D79B5">
        <w:rPr>
          <w:i/>
        </w:rPr>
        <w:t>How People With Cognitive Disabilities Experience Electronic Planning Devices.</w:t>
      </w:r>
      <w:r w:rsidRPr="009D79B5">
        <w:t xml:space="preserve"> NeuroRehabilitation, 2015. </w:t>
      </w:r>
      <w:r w:rsidRPr="009D79B5">
        <w:rPr>
          <w:b/>
        </w:rPr>
        <w:t>37</w:t>
      </w:r>
      <w:r w:rsidRPr="009D79B5">
        <w:t>: p. 379-392.</w:t>
      </w:r>
      <w:bookmarkEnd w:id="26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7" w:name="_ENREF_27"/>
      <w:r w:rsidRPr="009D79B5">
        <w:t>27.</w:t>
      </w:r>
      <w:r w:rsidRPr="009D79B5">
        <w:tab/>
        <w:t xml:space="preserve">Wennberg, B. and A. Kjellberg, </w:t>
      </w:r>
      <w:r w:rsidRPr="009D79B5">
        <w:rPr>
          <w:i/>
        </w:rPr>
        <w:t>Participation when using cognitive assistive devices - from the perspective of people with intellectual disabilities.</w:t>
      </w:r>
      <w:r w:rsidRPr="009D79B5">
        <w:t xml:space="preserve"> Occupational Therapy International, 2010. </w:t>
      </w:r>
      <w:r w:rsidRPr="009D79B5">
        <w:rPr>
          <w:b/>
        </w:rPr>
        <w:t>17</w:t>
      </w:r>
      <w:r w:rsidRPr="009D79B5">
        <w:t>(4): p. 168-176.</w:t>
      </w:r>
      <w:bookmarkEnd w:id="27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8" w:name="_ENREF_28"/>
      <w:r w:rsidRPr="009D79B5">
        <w:t>28.</w:t>
      </w:r>
      <w:r w:rsidRPr="009D79B5">
        <w:tab/>
        <w:t xml:space="preserve">Arvidsson, G. and H. Jonsson, </w:t>
      </w:r>
      <w:r w:rsidRPr="009D79B5">
        <w:rPr>
          <w:i/>
        </w:rPr>
        <w:t>The impact of time aids on independence and autonomy in adults with developmental disabilities.</w:t>
      </w:r>
      <w:r w:rsidRPr="009D79B5">
        <w:t xml:space="preserve"> Occupational Therapy International, 2006. </w:t>
      </w:r>
      <w:r w:rsidRPr="009D79B5">
        <w:rPr>
          <w:b/>
        </w:rPr>
        <w:t>13</w:t>
      </w:r>
      <w:r w:rsidRPr="009D79B5">
        <w:t>(3): p. 160-175.</w:t>
      </w:r>
      <w:bookmarkEnd w:id="28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29" w:name="_ENREF_29"/>
      <w:r w:rsidRPr="009D79B5">
        <w:t>29.</w:t>
      </w:r>
      <w:r w:rsidRPr="009D79B5">
        <w:tab/>
        <w:t xml:space="preserve">Greenspan, S., ed. </w:t>
      </w:r>
      <w:r w:rsidRPr="009D79B5">
        <w:rPr>
          <w:i/>
        </w:rPr>
        <w:t>Functional Concepts in Mental Retardation: Finding the Natural Essence of an Artificial Category</w:t>
      </w:r>
      <w:r w:rsidRPr="009D79B5">
        <w:t>. Exceptionality, ed. E. Polloway. Vol. 14. 2006, Lawrence Erlbaum. 205-224.</w:t>
      </w:r>
      <w:bookmarkEnd w:id="29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30" w:name="_ENREF_30"/>
      <w:r w:rsidRPr="009D79B5">
        <w:t>30.</w:t>
      </w:r>
      <w:r w:rsidRPr="009D79B5">
        <w:tab/>
        <w:t xml:space="preserve">Grey, I., et al., </w:t>
      </w:r>
      <w:r w:rsidRPr="009D79B5">
        <w:rPr>
          <w:i/>
        </w:rPr>
        <w:t xml:space="preserve">Using a Time Timer </w:t>
      </w:r>
      <w:r w:rsidRPr="009D79B5">
        <w:rPr>
          <w:i/>
          <w:vertAlign w:val="subscript"/>
        </w:rPr>
        <w:t>TM</w:t>
      </w:r>
      <w:r w:rsidRPr="009D79B5">
        <w:rPr>
          <w:i/>
        </w:rPr>
        <w:t xml:space="preserve"> to increase appropriate waiting behaviour in a child with developmental disabilities.</w:t>
      </w:r>
      <w:r w:rsidRPr="009D79B5">
        <w:t xml:space="preserve"> Research in Developmental Disabilities, 2009. </w:t>
      </w:r>
      <w:r w:rsidRPr="009D79B5">
        <w:rPr>
          <w:b/>
        </w:rPr>
        <w:t>30</w:t>
      </w:r>
      <w:r w:rsidRPr="009D79B5">
        <w:t>(2): p. 359-366.</w:t>
      </w:r>
      <w:bookmarkEnd w:id="30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31" w:name="_ENREF_31"/>
      <w:r w:rsidRPr="009D79B5">
        <w:t>31.</w:t>
      </w:r>
      <w:r w:rsidRPr="009D79B5">
        <w:tab/>
        <w:t xml:space="preserve">Droit-Volet, S., A. Clement, and J. Wearden, </w:t>
      </w:r>
      <w:r w:rsidRPr="009D79B5">
        <w:rPr>
          <w:i/>
        </w:rPr>
        <w:t>Temporal generalization in 3- to 8-year-old children.</w:t>
      </w:r>
      <w:r w:rsidRPr="009D79B5">
        <w:t xml:space="preserve"> Journal of Experimental Child Psychology 2001. </w:t>
      </w:r>
      <w:r w:rsidRPr="009D79B5">
        <w:rPr>
          <w:b/>
        </w:rPr>
        <w:t>80</w:t>
      </w:r>
      <w:r w:rsidRPr="009D79B5">
        <w:t>(3): p. 271-288.</w:t>
      </w:r>
      <w:bookmarkEnd w:id="31"/>
    </w:p>
    <w:p w:rsidR="009D79B5" w:rsidRPr="009D79B5" w:rsidRDefault="009D79B5" w:rsidP="009D79B5">
      <w:pPr>
        <w:pStyle w:val="EndNoteBibliography"/>
        <w:spacing w:after="0"/>
        <w:ind w:left="720" w:hanging="720"/>
      </w:pPr>
      <w:bookmarkStart w:id="32" w:name="_ENREF_32"/>
      <w:r w:rsidRPr="009D79B5">
        <w:t>32.</w:t>
      </w:r>
      <w:r w:rsidRPr="009D79B5">
        <w:tab/>
        <w:t xml:space="preserve">Kushnerenko, E., et al., </w:t>
      </w:r>
      <w:r w:rsidRPr="009D79B5">
        <w:rPr>
          <w:i/>
        </w:rPr>
        <w:t>Event-related potential correlates of sound duration: similar pattern from birth to adulthood.</w:t>
      </w:r>
      <w:r w:rsidRPr="009D79B5">
        <w:t xml:space="preserve"> Neuroreport, 2001. </w:t>
      </w:r>
      <w:r w:rsidRPr="009D79B5">
        <w:rPr>
          <w:b/>
        </w:rPr>
        <w:t>12</w:t>
      </w:r>
      <w:r w:rsidRPr="009D79B5">
        <w:t>(17): p. 3777-81.</w:t>
      </w:r>
      <w:bookmarkEnd w:id="32"/>
    </w:p>
    <w:p w:rsidR="009D79B5" w:rsidRPr="0083184E" w:rsidRDefault="009D79B5" w:rsidP="009D79B5">
      <w:pPr>
        <w:pStyle w:val="EndNoteBibliography"/>
        <w:ind w:left="720" w:hanging="720"/>
        <w:rPr>
          <w:lang w:val="sv-SE"/>
        </w:rPr>
      </w:pPr>
      <w:bookmarkStart w:id="33" w:name="_ENREF_33"/>
      <w:r w:rsidRPr="009D79B5">
        <w:rPr>
          <w:highlight w:val="yellow"/>
        </w:rPr>
        <w:t>33.</w:t>
      </w:r>
      <w:r w:rsidRPr="009D79B5">
        <w:rPr>
          <w:highlight w:val="yellow"/>
        </w:rPr>
        <w:tab/>
        <w:t xml:space="preserve">Bylholt, C., </w:t>
      </w:r>
      <w:r w:rsidRPr="009D79B5">
        <w:rPr>
          <w:i/>
          <w:highlight w:val="yellow"/>
        </w:rPr>
        <w:t>A review of the literature on the acquisition and development of time concepts in children.</w:t>
      </w:r>
      <w:r w:rsidRPr="009D79B5">
        <w:rPr>
          <w:highlight w:val="yellow"/>
        </w:rPr>
        <w:t xml:space="preserve"> </w:t>
      </w:r>
      <w:r w:rsidRPr="0083184E">
        <w:rPr>
          <w:highlight w:val="yellow"/>
          <w:lang w:val="sv-SE"/>
        </w:rPr>
        <w:t xml:space="preserve">CAEDHH Journal/La Revue ACESM, 1997. </w:t>
      </w:r>
      <w:r w:rsidRPr="0083184E">
        <w:rPr>
          <w:b/>
          <w:highlight w:val="yellow"/>
          <w:lang w:val="sv-SE"/>
        </w:rPr>
        <w:t>23</w:t>
      </w:r>
      <w:r w:rsidRPr="0083184E">
        <w:rPr>
          <w:highlight w:val="yellow"/>
          <w:lang w:val="sv-SE"/>
        </w:rPr>
        <w:t>(2-3): p. 119-24.</w:t>
      </w:r>
      <w:bookmarkEnd w:id="33"/>
    </w:p>
    <w:p w:rsidR="00421FF0" w:rsidRDefault="00421FF0">
      <w:pPr>
        <w:rPr>
          <w:sz w:val="32"/>
          <w:szCs w:val="32"/>
        </w:rPr>
      </w:pPr>
      <w:r>
        <w:rPr>
          <w:sz w:val="32"/>
          <w:szCs w:val="32"/>
        </w:rPr>
        <w:fldChar w:fldCharType="end"/>
      </w:r>
    </w:p>
    <w:p w:rsidR="00104B62" w:rsidRDefault="00104B62">
      <w:pPr>
        <w:rPr>
          <w:sz w:val="32"/>
          <w:szCs w:val="32"/>
        </w:rPr>
      </w:pPr>
    </w:p>
    <w:p w:rsidR="00104B62" w:rsidRPr="00104B62" w:rsidRDefault="00104B62" w:rsidP="00104B62">
      <w:pPr>
        <w:rPr>
          <w:sz w:val="32"/>
          <w:szCs w:val="32"/>
        </w:rPr>
      </w:pPr>
      <w:r w:rsidRPr="00104B62">
        <w:rPr>
          <w:b/>
          <w:bCs/>
          <w:sz w:val="32"/>
          <w:szCs w:val="32"/>
        </w:rPr>
        <w:t>TACK för din tid!</w:t>
      </w:r>
    </w:p>
    <w:p w:rsidR="00104B62" w:rsidRPr="00104B62" w:rsidRDefault="00104B62" w:rsidP="00104B62">
      <w:pPr>
        <w:rPr>
          <w:sz w:val="32"/>
          <w:szCs w:val="32"/>
        </w:rPr>
      </w:pPr>
      <w:r w:rsidRPr="00104B62">
        <w:rPr>
          <w:sz w:val="32"/>
          <w:szCs w:val="32"/>
        </w:rPr>
        <w:t>Vill du veta mer?</w:t>
      </w:r>
    </w:p>
    <w:p w:rsidR="00104B62" w:rsidRPr="00104B62" w:rsidRDefault="00104B62" w:rsidP="00104B62">
      <w:pPr>
        <w:rPr>
          <w:sz w:val="32"/>
          <w:szCs w:val="32"/>
        </w:rPr>
      </w:pPr>
      <w:r w:rsidRPr="00104B62">
        <w:rPr>
          <w:sz w:val="32"/>
          <w:szCs w:val="32"/>
        </w:rPr>
        <w:t>Kontakta</w:t>
      </w:r>
    </w:p>
    <w:p w:rsidR="00104B62" w:rsidRPr="00104B62" w:rsidRDefault="0083184E" w:rsidP="00104B62">
      <w:pPr>
        <w:rPr>
          <w:sz w:val="32"/>
          <w:szCs w:val="32"/>
        </w:rPr>
      </w:pPr>
      <w:hyperlink r:id="rId5" w:history="1">
        <w:r w:rsidR="00104B62" w:rsidRPr="00104B62">
          <w:rPr>
            <w:rStyle w:val="Hyperlnk"/>
            <w:i/>
            <w:iCs/>
            <w:sz w:val="32"/>
            <w:szCs w:val="32"/>
          </w:rPr>
          <w:t>birgitta.wennberg@sll.se</w:t>
        </w:r>
      </w:hyperlink>
    </w:p>
    <w:p w:rsidR="00104B62" w:rsidRPr="00104B62" w:rsidRDefault="0083184E" w:rsidP="00104B62">
      <w:pPr>
        <w:rPr>
          <w:sz w:val="32"/>
          <w:szCs w:val="32"/>
        </w:rPr>
      </w:pPr>
      <w:hyperlink r:id="rId6" w:history="1">
        <w:r w:rsidR="00104B62" w:rsidRPr="00104B62">
          <w:rPr>
            <w:rStyle w:val="Hyperlnk"/>
            <w:sz w:val="32"/>
            <w:szCs w:val="32"/>
          </w:rPr>
          <w:t>gunnel.janeslatt@ltdalarna.se</w:t>
        </w:r>
      </w:hyperlink>
    </w:p>
    <w:p w:rsidR="00104B62" w:rsidRPr="00104B62" w:rsidRDefault="00104B62" w:rsidP="00104B62">
      <w:pPr>
        <w:rPr>
          <w:sz w:val="32"/>
          <w:szCs w:val="32"/>
        </w:rPr>
      </w:pPr>
      <w:r w:rsidRPr="00104B62">
        <w:rPr>
          <w:sz w:val="32"/>
          <w:szCs w:val="32"/>
        </w:rPr>
        <w:t>gunnel.janeslatt@pubcare.uu.se</w:t>
      </w:r>
    </w:p>
    <w:p w:rsidR="00104B62" w:rsidRPr="00421FF0" w:rsidRDefault="00104B62">
      <w:pPr>
        <w:rPr>
          <w:sz w:val="32"/>
          <w:szCs w:val="32"/>
        </w:rPr>
      </w:pPr>
    </w:p>
    <w:sectPr w:rsidR="00104B62" w:rsidRPr="00421FF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s9eea9phs905xe9a0uvw5sdptsrpras2vwx&quot;&gt;Inför Pek -Converted Copy Copy.Data&lt;record-ids&gt;&lt;item&gt;16&lt;/item&gt;&lt;item&gt;134&lt;/item&gt;&lt;item&gt;153&lt;/item&gt;&lt;item&gt;160&lt;/item&gt;&lt;item&gt;241&lt;/item&gt;&lt;item&gt;464&lt;/item&gt;&lt;item&gt;487&lt;/item&gt;&lt;item&gt;499&lt;/item&gt;&lt;item&gt;516&lt;/item&gt;&lt;item&gt;549&lt;/item&gt;&lt;item&gt;597&lt;/item&gt;&lt;item&gt;612&lt;/item&gt;&lt;item&gt;673&lt;/item&gt;&lt;item&gt;690&lt;/item&gt;&lt;item&gt;974&lt;/item&gt;&lt;item&gt;1136&lt;/item&gt;&lt;item&gt;1139&lt;/item&gt;&lt;item&gt;1604&lt;/item&gt;&lt;item&gt;1611&lt;/item&gt;&lt;item&gt;1649&lt;/item&gt;&lt;item&gt;1651&lt;/item&gt;&lt;item&gt;2681&lt;/item&gt;&lt;item&gt;2704&lt;/item&gt;&lt;item&gt;2707&lt;/item&gt;&lt;item&gt;2715&lt;/item&gt;&lt;item&gt;2744&lt;/item&gt;&lt;item&gt;2818&lt;/item&gt;&lt;item&gt;2852&lt;/item&gt;&lt;item&gt;2903&lt;/item&gt;&lt;item&gt;2999&lt;/item&gt;&lt;item&gt;3074&lt;/item&gt;&lt;item&gt;3088&lt;/item&gt;&lt;item&gt;3094&lt;/item&gt;&lt;/record-ids&gt;&lt;/item&gt;&lt;/Libraries&gt;"/>
  </w:docVars>
  <w:rsids>
    <w:rsidRoot w:val="00421FF0"/>
    <w:rsid w:val="000246F6"/>
    <w:rsid w:val="00104B62"/>
    <w:rsid w:val="00421FF0"/>
    <w:rsid w:val="00512B8D"/>
    <w:rsid w:val="00585E92"/>
    <w:rsid w:val="0083184E"/>
    <w:rsid w:val="008F37F7"/>
    <w:rsid w:val="009B5875"/>
    <w:rsid w:val="009D79B5"/>
    <w:rsid w:val="00D217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21FF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421FF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1FF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421FF0"/>
    <w:rPr>
      <w:rFonts w:ascii="Calibri" w:hAnsi="Calibri"/>
      <w:noProof/>
      <w:lang w:val="en-US"/>
    </w:rPr>
  </w:style>
  <w:style w:type="character" w:styleId="Hyperlnk">
    <w:name w:val="Hyperlink"/>
    <w:basedOn w:val="Standardstycketeckensnitt"/>
    <w:uiPriority w:val="99"/>
    <w:unhideWhenUsed/>
    <w:rsid w:val="00421FF0"/>
    <w:rPr>
      <w:color w:val="0563C1" w:themeColor="hyperlink"/>
      <w:u w:val="singl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104B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104B62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21FF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421FF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1FF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421FF0"/>
    <w:rPr>
      <w:rFonts w:ascii="Calibri" w:hAnsi="Calibri"/>
      <w:noProof/>
      <w:lang w:val="en-US"/>
    </w:rPr>
  </w:style>
  <w:style w:type="character" w:styleId="Hyperlnk">
    <w:name w:val="Hyperlink"/>
    <w:basedOn w:val="Standardstycketeckensnitt"/>
    <w:uiPriority w:val="99"/>
    <w:unhideWhenUsed/>
    <w:rsid w:val="00421FF0"/>
    <w:rPr>
      <w:color w:val="0563C1" w:themeColor="hyperlink"/>
      <w:u w:val="singl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104B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104B6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204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mailto:gunnel.janeslatt@ltdalarna.se" TargetMode="External"/><Relationship Id="rId5" Type="http://schemas.openxmlformats.org/officeDocument/2006/relationships/hyperlink" Target="mailto:birgitta.wennberg@sll.s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935</Words>
  <Characters>4961</Characters>
  <Application>Microsoft Office Word</Application>
  <DocSecurity>0</DocSecurity>
  <Lines>41</Lines>
  <Paragraphs>11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Landstinget Dalarna</Company>
  <LinksUpToDate>false</LinksUpToDate>
  <CharactersWithSpaces>58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eslätt Gunnel /Habilitering Dalarna /Falun</dc:creator>
  <cp:lastModifiedBy>Administrator</cp:lastModifiedBy>
  <cp:revision>2</cp:revision>
  <cp:lastPrinted>2016-03-11T16:08:00Z</cp:lastPrinted>
  <dcterms:created xsi:type="dcterms:W3CDTF">2016-03-20T05:38:00Z</dcterms:created>
  <dcterms:modified xsi:type="dcterms:W3CDTF">2016-03-20T05:38:00Z</dcterms:modified>
</cp:coreProperties>
</file>